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5"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6"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6"/>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7"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w:t>
      </w:r>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8"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0"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1"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477D845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w:t>
      </w:r>
      <w:r w:rsidR="003E361F"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BF199E2">
            <wp:simplePos x="0" y="0"/>
            <wp:positionH relativeFrom="column">
              <wp:posOffset>-406029</wp:posOffset>
            </wp:positionH>
            <wp:positionV relativeFrom="paragraph">
              <wp:posOffset>2570181</wp:posOffset>
            </wp:positionV>
            <wp:extent cx="6659245" cy="3415665"/>
            <wp:effectExtent l="0" t="0" r="8255" b="0"/>
            <wp:wrapTight wrapText="bothSides">
              <wp:wrapPolygon edited="0">
                <wp:start x="0" y="0"/>
                <wp:lineTo x="0" y="21443"/>
                <wp:lineTo x="21565" y="21443"/>
                <wp:lineTo x="21565" y="0"/>
                <wp:lineTo x="0" y="0"/>
              </wp:wrapPolygon>
            </wp:wrapTight>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Pr="00192B29">
        <w:rPr>
          <w:rFonts w:ascii="Times New Roman" w:hAnsi="Times New Roman" w:cs="Times New Roman"/>
          <w:sz w:val="24"/>
          <w:szCs w:val="24"/>
        </w:rPr>
        <w:t>commitments.</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2"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lastRenderedPageBreak/>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w:t>
      </w:r>
      <w:r w:rsidRPr="00192B29">
        <w:rPr>
          <w:rFonts w:ascii="Times New Roman" w:hAnsi="Times New Roman" w:cs="Times New Roman"/>
          <w:sz w:val="24"/>
          <w:szCs w:val="24"/>
        </w:rPr>
        <w:lastRenderedPageBreak/>
        <w:t xml:space="preserve">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lastRenderedPageBreak/>
        <w:t>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5"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w:t>
      </w:r>
      <w:r w:rsidRPr="00192B29">
        <w:rPr>
          <w:rFonts w:ascii="Times New Roman" w:hAnsi="Times New Roman" w:cs="Times New Roman"/>
          <w:sz w:val="24"/>
          <w:szCs w:val="24"/>
        </w:rPr>
        <w:lastRenderedPageBreak/>
        <w:t xml:space="preserve">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w:t>
      </w:r>
      <w:r w:rsidRPr="00192B29">
        <w:rPr>
          <w:rFonts w:ascii="Times New Roman" w:hAnsi="Times New Roman" w:cs="Times New Roman"/>
          <w:sz w:val="24"/>
          <w:szCs w:val="24"/>
        </w:rPr>
        <w:lastRenderedPageBreak/>
        <w:t xml:space="preserve">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lastRenderedPageBreak/>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031464B8"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 ‘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617BD5D8"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mprehensive coverage of all </w:t>
      </w:r>
      <w:r w:rsidRPr="00C1014D">
        <w:rPr>
          <w:rFonts w:ascii="Times New Roman" w:hAnsi="Times New Roman" w:cs="Times New Roman"/>
          <w:sz w:val="24"/>
          <w:szCs w:val="24"/>
        </w:rPr>
        <w:t>stakeholders</w:t>
      </w:r>
      <w:r w:rsidRPr="00C1014D">
        <w:rPr>
          <w:rFonts w:ascii="Times New Roman" w:hAnsi="Times New Roman" w:cs="Times New Roman"/>
          <w:sz w:val="24"/>
          <w:szCs w:val="24"/>
        </w:rPr>
        <w:t xml:space="preserve"> needs while maintaining traceability to research findings</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r w:rsidRPr="00C1014D">
        <w:rPr>
          <w:rFonts w:ascii="Times New Roman" w:hAnsi="Times New Roman" w:cs="Times New Roman"/>
        </w:rPr>
        <w:t>4.4 Non-Functional Requirements</w:t>
      </w:r>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276716B2"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ISO, 2024), ensuring comprehensive coverage of all quality aspects. Lik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6792B57F" w:rsidR="0075248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9B1E4" wp14:editId="64D3BAC5">
            <wp:extent cx="5731510" cy="2135505"/>
            <wp:effectExtent l="0" t="0" r="2540" b="0"/>
            <wp:docPr id="975381432" name="Picture 22"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381432" name="Picture 22"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5505"/>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2</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Usability Non-</w:t>
      </w:r>
      <w:r>
        <w:rPr>
          <w:rFonts w:ascii="Times New Roman" w:hAnsi="Times New Roman" w:cs="Times New Roman"/>
          <w:i/>
          <w:iCs/>
          <w:sz w:val="24"/>
          <w:szCs w:val="24"/>
        </w:rPr>
        <w:t>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3</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Functionality Non-</w:t>
      </w:r>
      <w:r>
        <w:rPr>
          <w:rFonts w:ascii="Times New Roman" w:hAnsi="Times New Roman" w:cs="Times New Roman"/>
          <w:i/>
          <w:iCs/>
          <w:sz w:val="24"/>
          <w:szCs w:val="24"/>
        </w:rPr>
        <w:t>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4</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Reliability and Performance Non-</w:t>
      </w:r>
      <w:r>
        <w:rPr>
          <w:rFonts w:ascii="Times New Roman" w:hAnsi="Times New Roman" w:cs="Times New Roman"/>
          <w:i/>
          <w:iCs/>
          <w:sz w:val="24"/>
          <w:szCs w:val="24"/>
        </w:rPr>
        <w:t>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5</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Maintainability Non-</w:t>
      </w:r>
      <w:r>
        <w:rPr>
          <w:rFonts w:ascii="Times New Roman" w:hAnsi="Times New Roman" w:cs="Times New Roman"/>
          <w:i/>
          <w:iCs/>
          <w:sz w:val="24"/>
          <w:szCs w:val="24"/>
        </w:rPr>
        <w:t>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6</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Security Non-</w:t>
      </w:r>
      <w:r>
        <w:rPr>
          <w:rFonts w:ascii="Times New Roman" w:hAnsi="Times New Roman" w:cs="Times New Roman"/>
          <w:i/>
          <w:iCs/>
          <w:sz w:val="24"/>
          <w:szCs w:val="24"/>
        </w:rPr>
        <w:t>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77777777" w:rsidR="008242AE" w:rsidRDefault="008242AE" w:rsidP="0067057F">
      <w:pPr>
        <w:ind w:firstLine="0"/>
      </w:pPr>
    </w:p>
    <w:p w14:paraId="198C2B3F" w14:textId="77777777" w:rsidR="008242AE" w:rsidRPr="00192B29" w:rsidRDefault="008242AE" w:rsidP="0067057F">
      <w:pPr>
        <w:ind w:firstLine="0"/>
        <w:rPr>
          <w:rFonts w:ascii="Times New Roman" w:hAnsi="Times New Roman" w:cs="Times New Roman"/>
          <w:sz w:val="24"/>
          <w:szCs w:val="24"/>
        </w:rPr>
      </w:pPr>
    </w:p>
    <w:p w14:paraId="18F94480"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6"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6"/>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lastRenderedPageBreak/>
        <w:t xml:space="preserve">ISO (2024) </w:t>
      </w:r>
      <w:r w:rsidRPr="00F17A71">
        <w:rPr>
          <w:rFonts w:ascii="Times New Roman" w:hAnsi="Times New Roman" w:cs="Times New Roman"/>
          <w:i/>
          <w:iCs/>
          <w:sz w:val="24"/>
          <w:szCs w:val="24"/>
        </w:rPr>
        <w:t>ISO/IEC 38500:2024_</w:t>
      </w:r>
      <w:proofErr w:type="gramStart"/>
      <w:r w:rsidRPr="00F17A71">
        <w:rPr>
          <w:rFonts w:ascii="Times New Roman" w:hAnsi="Times New Roman" w:cs="Times New Roman"/>
          <w:i/>
          <w:iCs/>
          <w:sz w:val="24"/>
          <w:szCs w:val="24"/>
        </w:rPr>
        <w:t>02 :</w:t>
      </w:r>
      <w:proofErr w:type="gramEnd"/>
      <w:r w:rsidRPr="00F17A71">
        <w:rPr>
          <w:rFonts w:ascii="Times New Roman" w:hAnsi="Times New Roman" w:cs="Times New Roman"/>
          <w:i/>
          <w:iCs/>
          <w:sz w:val="24"/>
          <w:szCs w:val="24"/>
        </w:rPr>
        <w:t xml:space="preserve">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34"/>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758592" w14:textId="77777777" w:rsidR="0097477D" w:rsidRDefault="0097477D" w:rsidP="00CD7ECF">
      <w:pPr>
        <w:spacing w:after="0" w:line="240" w:lineRule="auto"/>
      </w:pPr>
      <w:r>
        <w:separator/>
      </w:r>
    </w:p>
  </w:endnote>
  <w:endnote w:type="continuationSeparator" w:id="0">
    <w:p w14:paraId="462E8269" w14:textId="77777777" w:rsidR="0097477D" w:rsidRDefault="0097477D"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6BEA08" w14:textId="77777777" w:rsidR="0097477D" w:rsidRDefault="0097477D" w:rsidP="00CD7ECF">
      <w:pPr>
        <w:spacing w:after="0" w:line="240" w:lineRule="auto"/>
      </w:pPr>
      <w:r>
        <w:separator/>
      </w:r>
    </w:p>
  </w:footnote>
  <w:footnote w:type="continuationSeparator" w:id="0">
    <w:p w14:paraId="6E186C1A" w14:textId="77777777" w:rsidR="0097477D" w:rsidRDefault="0097477D"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12"/>
  </w:num>
  <w:num w:numId="4" w16cid:durableId="654644752">
    <w:abstractNumId w:val="3"/>
  </w:num>
  <w:num w:numId="5" w16cid:durableId="1380741690">
    <w:abstractNumId w:val="11"/>
  </w:num>
  <w:num w:numId="6" w16cid:durableId="277495896">
    <w:abstractNumId w:val="13"/>
  </w:num>
  <w:num w:numId="7" w16cid:durableId="1050960898">
    <w:abstractNumId w:val="16"/>
  </w:num>
  <w:num w:numId="8" w16cid:durableId="1731659943">
    <w:abstractNumId w:val="1"/>
  </w:num>
  <w:num w:numId="9" w16cid:durableId="1227841212">
    <w:abstractNumId w:val="0"/>
  </w:num>
  <w:num w:numId="10" w16cid:durableId="1423258655">
    <w:abstractNumId w:val="8"/>
  </w:num>
  <w:num w:numId="11" w16cid:durableId="102308684">
    <w:abstractNumId w:val="9"/>
  </w:num>
  <w:num w:numId="12" w16cid:durableId="2132550741">
    <w:abstractNumId w:val="2"/>
  </w:num>
  <w:num w:numId="13" w16cid:durableId="2068259477">
    <w:abstractNumId w:val="6"/>
  </w:num>
  <w:num w:numId="14" w16cid:durableId="1940942630">
    <w:abstractNumId w:val="14"/>
  </w:num>
  <w:num w:numId="15" w16cid:durableId="266154361">
    <w:abstractNumId w:val="7"/>
  </w:num>
  <w:num w:numId="16" w16cid:durableId="1355575462">
    <w:abstractNumId w:val="10"/>
  </w:num>
  <w:num w:numId="17" w16cid:durableId="1553079081">
    <w:abstractNumId w:val="5"/>
  </w:num>
  <w:num w:numId="18" w16cid:durableId="10292209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0362"/>
    <w:rsid w:val="00022C0B"/>
    <w:rsid w:val="000275DB"/>
    <w:rsid w:val="000314D0"/>
    <w:rsid w:val="00034641"/>
    <w:rsid w:val="00042639"/>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1C9"/>
    <w:rsid w:val="00100303"/>
    <w:rsid w:val="0010041A"/>
    <w:rsid w:val="001065C4"/>
    <w:rsid w:val="00117714"/>
    <w:rsid w:val="00123B01"/>
    <w:rsid w:val="00133A2F"/>
    <w:rsid w:val="001361E0"/>
    <w:rsid w:val="00137C2A"/>
    <w:rsid w:val="00142F40"/>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54D2"/>
    <w:rsid w:val="002767EC"/>
    <w:rsid w:val="00277984"/>
    <w:rsid w:val="00287D7B"/>
    <w:rsid w:val="002A7F08"/>
    <w:rsid w:val="002B30AD"/>
    <w:rsid w:val="002B5E0E"/>
    <w:rsid w:val="002C4622"/>
    <w:rsid w:val="002C53E1"/>
    <w:rsid w:val="002E4FBB"/>
    <w:rsid w:val="002E7E86"/>
    <w:rsid w:val="002F06E6"/>
    <w:rsid w:val="003002EB"/>
    <w:rsid w:val="0030146C"/>
    <w:rsid w:val="00302C7E"/>
    <w:rsid w:val="00307DA9"/>
    <w:rsid w:val="00320D36"/>
    <w:rsid w:val="00321682"/>
    <w:rsid w:val="00326E96"/>
    <w:rsid w:val="00331EF5"/>
    <w:rsid w:val="00332EA1"/>
    <w:rsid w:val="00337CD1"/>
    <w:rsid w:val="00337F0B"/>
    <w:rsid w:val="003540A6"/>
    <w:rsid w:val="0037337A"/>
    <w:rsid w:val="00375A2E"/>
    <w:rsid w:val="00390283"/>
    <w:rsid w:val="00395FF5"/>
    <w:rsid w:val="0039782B"/>
    <w:rsid w:val="003A087D"/>
    <w:rsid w:val="003A70DD"/>
    <w:rsid w:val="003A763B"/>
    <w:rsid w:val="003B1E63"/>
    <w:rsid w:val="003B6BEB"/>
    <w:rsid w:val="003C6EFF"/>
    <w:rsid w:val="003C70D1"/>
    <w:rsid w:val="003D19E3"/>
    <w:rsid w:val="003E361F"/>
    <w:rsid w:val="003E5794"/>
    <w:rsid w:val="003E615F"/>
    <w:rsid w:val="003F39CE"/>
    <w:rsid w:val="00401344"/>
    <w:rsid w:val="00402412"/>
    <w:rsid w:val="00412697"/>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9D0"/>
    <w:rsid w:val="00526BEA"/>
    <w:rsid w:val="00535F71"/>
    <w:rsid w:val="005417B5"/>
    <w:rsid w:val="005441EB"/>
    <w:rsid w:val="00546C91"/>
    <w:rsid w:val="0056610A"/>
    <w:rsid w:val="0056729E"/>
    <w:rsid w:val="00594039"/>
    <w:rsid w:val="00594081"/>
    <w:rsid w:val="005A16DB"/>
    <w:rsid w:val="005B31DA"/>
    <w:rsid w:val="005B5C54"/>
    <w:rsid w:val="005B62BD"/>
    <w:rsid w:val="005C092A"/>
    <w:rsid w:val="005C1CA1"/>
    <w:rsid w:val="005C2596"/>
    <w:rsid w:val="005D3CAF"/>
    <w:rsid w:val="005E431F"/>
    <w:rsid w:val="005F57E5"/>
    <w:rsid w:val="00600223"/>
    <w:rsid w:val="00600C04"/>
    <w:rsid w:val="00602AC4"/>
    <w:rsid w:val="00603C6D"/>
    <w:rsid w:val="00627291"/>
    <w:rsid w:val="006310E0"/>
    <w:rsid w:val="00644CEE"/>
    <w:rsid w:val="00645773"/>
    <w:rsid w:val="006528FD"/>
    <w:rsid w:val="0065314B"/>
    <w:rsid w:val="00655C6F"/>
    <w:rsid w:val="00657A64"/>
    <w:rsid w:val="00663B97"/>
    <w:rsid w:val="0067057F"/>
    <w:rsid w:val="00682139"/>
    <w:rsid w:val="006861B5"/>
    <w:rsid w:val="006973D9"/>
    <w:rsid w:val="006A0AAF"/>
    <w:rsid w:val="006A3202"/>
    <w:rsid w:val="006A5536"/>
    <w:rsid w:val="006B326B"/>
    <w:rsid w:val="006B3CE4"/>
    <w:rsid w:val="006B7E40"/>
    <w:rsid w:val="006C5DF8"/>
    <w:rsid w:val="006D5D20"/>
    <w:rsid w:val="006E48CC"/>
    <w:rsid w:val="006E76CA"/>
    <w:rsid w:val="007125D8"/>
    <w:rsid w:val="00713DE6"/>
    <w:rsid w:val="0072578D"/>
    <w:rsid w:val="00727FF1"/>
    <w:rsid w:val="00730F85"/>
    <w:rsid w:val="007342E0"/>
    <w:rsid w:val="0073691A"/>
    <w:rsid w:val="00737C33"/>
    <w:rsid w:val="00752485"/>
    <w:rsid w:val="00757336"/>
    <w:rsid w:val="00764249"/>
    <w:rsid w:val="00774E27"/>
    <w:rsid w:val="00784CA6"/>
    <w:rsid w:val="00786CF7"/>
    <w:rsid w:val="00787740"/>
    <w:rsid w:val="007958BD"/>
    <w:rsid w:val="007A40FE"/>
    <w:rsid w:val="007B4754"/>
    <w:rsid w:val="007B6DA5"/>
    <w:rsid w:val="007C2992"/>
    <w:rsid w:val="007C2B46"/>
    <w:rsid w:val="007C531D"/>
    <w:rsid w:val="007C6C5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3B92"/>
    <w:rsid w:val="00941E0B"/>
    <w:rsid w:val="00944FF6"/>
    <w:rsid w:val="009463E7"/>
    <w:rsid w:val="009466CC"/>
    <w:rsid w:val="009514A1"/>
    <w:rsid w:val="00952E19"/>
    <w:rsid w:val="00970417"/>
    <w:rsid w:val="0097477D"/>
    <w:rsid w:val="0099420C"/>
    <w:rsid w:val="009A72DF"/>
    <w:rsid w:val="009B16BC"/>
    <w:rsid w:val="009C149D"/>
    <w:rsid w:val="009C26D3"/>
    <w:rsid w:val="009C58CC"/>
    <w:rsid w:val="009D30A2"/>
    <w:rsid w:val="009E1161"/>
    <w:rsid w:val="009E245A"/>
    <w:rsid w:val="009E4713"/>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D4B50"/>
    <w:rsid w:val="00AE26AE"/>
    <w:rsid w:val="00AE3190"/>
    <w:rsid w:val="00B0263E"/>
    <w:rsid w:val="00B036C9"/>
    <w:rsid w:val="00B1713D"/>
    <w:rsid w:val="00B2143B"/>
    <w:rsid w:val="00B261EB"/>
    <w:rsid w:val="00B26E2E"/>
    <w:rsid w:val="00B40DB4"/>
    <w:rsid w:val="00B41B45"/>
    <w:rsid w:val="00B614B1"/>
    <w:rsid w:val="00B63121"/>
    <w:rsid w:val="00B80682"/>
    <w:rsid w:val="00B8132A"/>
    <w:rsid w:val="00B83EAB"/>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224BB"/>
    <w:rsid w:val="00C236C8"/>
    <w:rsid w:val="00C326CC"/>
    <w:rsid w:val="00C36B75"/>
    <w:rsid w:val="00C72701"/>
    <w:rsid w:val="00C73872"/>
    <w:rsid w:val="00C84663"/>
    <w:rsid w:val="00C87CA4"/>
    <w:rsid w:val="00C87E3E"/>
    <w:rsid w:val="00C90643"/>
    <w:rsid w:val="00C927BC"/>
    <w:rsid w:val="00CA1F68"/>
    <w:rsid w:val="00CA6EB9"/>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831"/>
    <w:rsid w:val="00DA7506"/>
    <w:rsid w:val="00DA7ADB"/>
    <w:rsid w:val="00DB0C75"/>
    <w:rsid w:val="00DC049D"/>
    <w:rsid w:val="00DC548A"/>
    <w:rsid w:val="00DD4AE6"/>
    <w:rsid w:val="00DE4DA5"/>
    <w:rsid w:val="00DF11B9"/>
    <w:rsid w:val="00E0709C"/>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34</Pages>
  <Words>6466</Words>
  <Characters>3685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00</cp:revision>
  <cp:lastPrinted>2025-03-13T14:18:00Z</cp:lastPrinted>
  <dcterms:created xsi:type="dcterms:W3CDTF">2025-03-20T15:14:00Z</dcterms:created>
  <dcterms:modified xsi:type="dcterms:W3CDTF">2025-03-24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